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2CB21AA5" w14:textId="0C6F557F" w:rsidR="002A4066" w:rsidRPr="004F3FF6" w:rsidRDefault="002A4066" w:rsidP="004C1C9D">
      <w:r w:rsidRPr="004F3FF6">
        <w:t xml:space="preserve">General </w:t>
      </w:r>
      <w:r w:rsidR="00546A04">
        <w:t xml:space="preserve">Set Up </w:t>
      </w:r>
      <w:r w:rsidRPr="004F3FF6">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77777777" w:rsidR="00546A04" w:rsidRDefault="00546A04" w:rsidP="00546A04"/>
    <w:p w14:paraId="66D2788C" w14:textId="138E6348" w:rsidR="00546A04" w:rsidRDefault="00546A04" w:rsidP="00546A04">
      <w:r>
        <w:t>Running CICADA:</w:t>
      </w:r>
    </w:p>
    <w:p w14:paraId="45269B16" w14:textId="4E440115" w:rsidR="00546A04" w:rsidRPr="00546A04" w:rsidRDefault="00546A04" w:rsidP="00546A04">
      <w:pPr>
        <w:pStyle w:val="ListParagraph"/>
        <w:numPr>
          <w:ilvl w:val="0"/>
          <w:numId w:val="9"/>
        </w:numPr>
      </w:pPr>
      <w:r>
        <w:rPr>
          <w:rFonts w:ascii="Times New Roman" w:hAnsi="Times New Roman" w:cs="Times New Roman"/>
          <w:b/>
          <w:bCs/>
        </w:rPr>
        <w:t>Example Set Up</w:t>
      </w:r>
    </w:p>
    <w:p w14:paraId="15699361" w14:textId="7F29B804" w:rsidR="00546A04" w:rsidRPr="00546A04"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 for your data</w:t>
      </w:r>
    </w:p>
    <w:p w14:paraId="5D4F8F44" w14:textId="48066632" w:rsidR="00546A04" w:rsidRPr="00546A04" w:rsidRDefault="00546A04" w:rsidP="00546A04">
      <w:pPr>
        <w:pStyle w:val="ListParagraph"/>
        <w:numPr>
          <w:ilvl w:val="0"/>
          <w:numId w:val="9"/>
        </w:numPr>
      </w:pPr>
      <w:r>
        <w:rPr>
          <w:b/>
          <w:bCs/>
        </w:rPr>
        <w:t>Running Automatic CICADA</w:t>
      </w:r>
    </w:p>
    <w:p w14:paraId="621D44BA" w14:textId="6C453822" w:rsidR="006045C3" w:rsidRDefault="00546A04" w:rsidP="00546A04">
      <w:pPr>
        <w:pStyle w:val="ListParagraph"/>
        <w:numPr>
          <w:ilvl w:val="1"/>
          <w:numId w:val="9"/>
        </w:numPr>
      </w:pPr>
      <w:r>
        <w:t xml:space="preserve">Run </w:t>
      </w:r>
      <w:proofErr w:type="spellStart"/>
      <w:r>
        <w:t>Auto_CICADA</w:t>
      </w:r>
      <w:proofErr w:type="spellEnd"/>
      <w:r w:rsidR="006045C3">
        <w:t xml:space="preserve"> for subject(s)</w:t>
      </w:r>
    </w:p>
    <w:p w14:paraId="794022E3" w14:textId="7A33997A" w:rsidR="006045C3" w:rsidRDefault="006045C3" w:rsidP="006045C3">
      <w:pPr>
        <w:pStyle w:val="ListParagraph"/>
        <w:numPr>
          <w:ilvl w:val="2"/>
          <w:numId w:val="9"/>
        </w:numPr>
      </w:pPr>
      <w:r>
        <w:t xml:space="preserve">Check subject QC: </w:t>
      </w:r>
      <w:proofErr w:type="spellStart"/>
      <w:r>
        <w:t>qc_plots</w:t>
      </w:r>
      <w:proofErr w:type="spellEnd"/>
      <w:r>
        <w:t xml:space="preserve"> &amp; network identifiability NIfTI (see </w:t>
      </w:r>
      <w:r w:rsidRPr="006045C3">
        <w:t>Evaluating Subject-Level Quality Control Plots &amp; Metrics</w:t>
      </w:r>
      <w:r>
        <w:t xml:space="preserve"> section)</w:t>
      </w:r>
    </w:p>
    <w:p w14:paraId="2886D835" w14:textId="7207B3D7" w:rsidR="00546A04" w:rsidRPr="00546A04" w:rsidRDefault="00546A04" w:rsidP="00546A04">
      <w:pPr>
        <w:pStyle w:val="ListParagraph"/>
        <w:numPr>
          <w:ilvl w:val="0"/>
          <w:numId w:val="9"/>
        </w:numPr>
      </w:pPr>
      <w:r>
        <w:rPr>
          <w:b/>
          <w:bCs/>
        </w:rPr>
        <w:t>Running Manual CICADA</w:t>
      </w:r>
    </w:p>
    <w:p w14:paraId="183A8663" w14:textId="4CC58232" w:rsidR="006045C3" w:rsidRDefault="00546A04" w:rsidP="00546A04">
      <w:pPr>
        <w:pStyle w:val="ListParagraph"/>
        <w:numPr>
          <w:ilvl w:val="1"/>
          <w:numId w:val="9"/>
        </w:numPr>
      </w:pPr>
      <w:r>
        <w:t xml:space="preserve">Run </w:t>
      </w:r>
      <w:proofErr w:type="spellStart"/>
      <w:r>
        <w:t>Auto_CICADA</w:t>
      </w:r>
      <w:proofErr w:type="spellEnd"/>
      <w:r w:rsidR="006045C3">
        <w:t xml:space="preserve"> for given subject(s)</w:t>
      </w:r>
    </w:p>
    <w:p w14:paraId="79034795" w14:textId="5105EADD" w:rsidR="006045C3" w:rsidRDefault="006045C3" w:rsidP="00546A04">
      <w:pPr>
        <w:pStyle w:val="ListParagraph"/>
        <w:numPr>
          <w:ilvl w:val="1"/>
          <w:numId w:val="9"/>
        </w:numPr>
      </w:pPr>
      <w:r>
        <w:t>Perform Expedited Manual Labeling:</w:t>
      </w:r>
    </w:p>
    <w:p w14:paraId="20C690FD" w14:textId="192E7664" w:rsidR="006045C3" w:rsidRDefault="006045C3" w:rsidP="006045C3">
      <w:pPr>
        <w:pStyle w:val="ListParagraph"/>
        <w:numPr>
          <w:ilvl w:val="2"/>
          <w:numId w:val="9"/>
        </w:numPr>
      </w:pPr>
      <w:r>
        <w:t xml:space="preserve">Edit signal label column of IC_auto_checker.csv as needed and resave as IC_manual_checker.csv (see How to Run Manual CICADA section), </w:t>
      </w:r>
    </w:p>
    <w:p w14:paraId="74FFEBC2" w14:textId="23E25DF3" w:rsidR="00546A04" w:rsidRDefault="006045C3" w:rsidP="006045C3">
      <w:pPr>
        <w:pStyle w:val="ListParagraph"/>
        <w:numPr>
          <w:ilvl w:val="1"/>
          <w:numId w:val="9"/>
        </w:numPr>
      </w:pPr>
      <w:r>
        <w:t xml:space="preserve">Run </w:t>
      </w:r>
      <w:proofErr w:type="spellStart"/>
      <w:r>
        <w:t>Manual_CICADA</w:t>
      </w:r>
      <w:proofErr w:type="spellEnd"/>
    </w:p>
    <w:p w14:paraId="0D0F5C38" w14:textId="2FA095C5" w:rsidR="006045C3" w:rsidRPr="00013791" w:rsidRDefault="006045C3" w:rsidP="006045C3">
      <w:pPr>
        <w:pStyle w:val="ListParagraph"/>
        <w:numPr>
          <w:ilvl w:val="0"/>
          <w:numId w:val="9"/>
        </w:numPr>
      </w:pPr>
      <w:r>
        <w:rPr>
          <w:b/>
          <w:bCs/>
        </w:rPr>
        <w:t>Running Group CICADA</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3F5E04F5" w14:textId="5CD41DEC" w:rsidR="00013791" w:rsidRPr="00546A04" w:rsidRDefault="00013791" w:rsidP="00013791">
      <w:pPr>
        <w:pStyle w:val="ListParagraph"/>
        <w:numPr>
          <w:ilvl w:val="2"/>
          <w:numId w:val="9"/>
        </w:numPr>
      </w:pPr>
      <w:r>
        <w:t xml:space="preserve">Check Group QC: group </w:t>
      </w:r>
      <w:proofErr w:type="spellStart"/>
      <w:r>
        <w:t>qc_plots</w:t>
      </w:r>
      <w:proofErr w:type="spellEnd"/>
      <w:r>
        <w:t xml:space="preserve"> (see</w:t>
      </w:r>
    </w:p>
    <w:p w14:paraId="1B31D4AD" w14:textId="77777777" w:rsidR="00546A04" w:rsidRDefault="00546A04" w:rsidP="00546A04"/>
    <w:p w14:paraId="589E0A40" w14:textId="58ED1B01" w:rsidR="003D61A4" w:rsidRPr="00546A04" w:rsidRDefault="00015238" w:rsidP="00546A04">
      <w:r w:rsidRPr="00546A04">
        <w:t>Refer to CICADA/</w:t>
      </w:r>
      <w:proofErr w:type="spellStart"/>
      <w:r w:rsidRPr="00546A04">
        <w:t>example_CICADA_flow</w:t>
      </w:r>
      <w:proofErr w:type="spellEnd"/>
      <w:r w:rsidRPr="00546A04">
        <w:t xml:space="preserve">/ReadMe.docx to see how your data should be ideally structured. </w:t>
      </w:r>
    </w:p>
    <w:p w14:paraId="280AB677" w14:textId="7CFD3F0F"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lastRenderedPageBreak/>
        <w:t>Use the 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sidRPr="004F3FF6">
        <w:rPr>
          <w:rFonts w:ascii="Times New Roman" w:hAnsi="Times New Roman" w:cs="Times New Roman"/>
        </w:rPr>
        <w:t xml:space="preserve"> for ready-made example scripts to run CICADA. If your data is set up well, these example scripts should need only </w:t>
      </w:r>
      <w:proofErr w:type="gramStart"/>
      <w:r w:rsidRPr="004F3FF6">
        <w:rPr>
          <w:rFonts w:ascii="Times New Roman" w:hAnsi="Times New Roman" w:cs="Times New Roman"/>
        </w:rPr>
        <w:t>minimal</w:t>
      </w:r>
      <w:proofErr w:type="gramEnd"/>
      <w:r w:rsidRPr="004F3FF6">
        <w:rPr>
          <w:rFonts w:ascii="Times New Roman" w:hAnsi="Times New Roman" w:cs="Times New Roman"/>
        </w:rPr>
        <w:t xml:space="preserve"> editing. </w:t>
      </w:r>
    </w:p>
    <w:p w14:paraId="4DDEF85D" w14:textId="30A7792B"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t>General Flow of Scripts:</w:t>
      </w:r>
    </w:p>
    <w:p w14:paraId="6C74C7C7" w14:textId="7B4816AF"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p>
    <w:p w14:paraId="35E05FD6" w14:textId="55F9CCC2"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Optional) 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after adjusting the auto checker (see “How to Run Manual CICADA” section) if you wish to do manual IC classification instead of the automated version </w:t>
      </w:r>
    </w:p>
    <w:p w14:paraId="64A1E1BA" w14:textId="4DE6E541"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Group_CICADA</w:t>
      </w:r>
      <w:proofErr w:type="spellEnd"/>
    </w:p>
    <w:p w14:paraId="4970F7CE" w14:textId="0736330B"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You are done! Your denoised data, alongside useful quality control metrics, can be found in your new group CICADA folder. Now you can run your planned analyses on your newly denoised data!</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6FCD9306" w:rsidR="00B03D55" w:rsidRDefault="00B03D55" w:rsidP="00BB76E3">
            <w:pPr>
              <w:jc w:val="center"/>
              <w:rPr>
                <w:b/>
                <w:bCs/>
              </w:rPr>
            </w:pPr>
            <w:r w:rsidRPr="00B03D55">
              <w:rPr>
                <w:b/>
                <w:bCs/>
                <w:noProof/>
              </w:rPr>
              <w:drawing>
                <wp:inline distT="0" distB="0" distL="0" distR="0" wp14:anchorId="3C8E3FE5" wp14:editId="528CEE71">
                  <wp:extent cx="5828042" cy="3013023"/>
                  <wp:effectExtent l="0" t="0" r="1270" b="0"/>
                  <wp:docPr id="1255503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03614" name=""/>
                          <pic:cNvPicPr/>
                        </pic:nvPicPr>
                        <pic:blipFill>
                          <a:blip r:embed="rId10"/>
                          <a:stretch>
                            <a:fillRect/>
                          </a:stretch>
                        </pic:blipFill>
                        <pic:spPr>
                          <a:xfrm>
                            <a:off x="0" y="0"/>
                            <a:ext cx="5828353" cy="3013184"/>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725AB072"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w:t>
      </w:r>
      <w:r w:rsidR="00247E0B" w:rsidRPr="005F409E">
        <w:lastRenderedPageBreak/>
        <w:t xml:space="preserve">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w:t>
      </w:r>
      <w:r w:rsidR="004D7ACC" w:rsidRPr="005F409E">
        <w:lastRenderedPageBreak/>
        <w:t xml:space="preserve">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3381D2A2"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This forms the basis for calculating the “denoising success” parameter as indicated in Table 1</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5C005D4"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5FB2AF4F" w:rsidR="00814787" w:rsidRDefault="00814787" w:rsidP="006045C3">
            <w:pPr>
              <w:rPr>
                <w:noProof/>
                <w:shd w:val="clear" w:color="auto" w:fill="191919"/>
                <w14:ligatures w14:val="standardContextual"/>
              </w:rPr>
            </w:pPr>
            <w:r w:rsidRPr="00814787">
              <w:rPr>
                <w:noProof/>
                <w:shd w:val="clear" w:color="auto" w:fill="191919"/>
                <w14:ligatures w14:val="standardContextual"/>
              </w:rPr>
              <w:lastRenderedPageBreak/>
              <w:drawing>
                <wp:inline distT="0" distB="0" distL="0" distR="0" wp14:anchorId="70DAEF1B" wp14:editId="06C800C4">
                  <wp:extent cx="5756275" cy="1866484"/>
                  <wp:effectExtent l="0" t="0" r="0" b="635"/>
                  <wp:docPr id="1334136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136934" name=""/>
                          <pic:cNvPicPr/>
                        </pic:nvPicPr>
                        <pic:blipFill>
                          <a:blip r:embed="rId17"/>
                          <a:stretch>
                            <a:fillRect/>
                          </a:stretch>
                        </pic:blipFill>
                        <pic:spPr>
                          <a:xfrm>
                            <a:off x="0" y="0"/>
                            <a:ext cx="5756275" cy="1866484"/>
                          </a:xfrm>
                          <a:prstGeom prst="rect">
                            <a:avLst/>
                          </a:prstGeom>
                        </pic:spPr>
                      </pic:pic>
                    </a:graphicData>
                  </a:graphic>
                </wp:inline>
              </w:drawing>
            </w:r>
            <w:r>
              <w:rPr>
                <w:noProof/>
                <w14:ligatures w14:val="standardContextual"/>
              </w:rPr>
              <w:t xml:space="preserve"> </w:t>
            </w:r>
          </w:p>
          <w:p w14:paraId="7552C3D5" w14:textId="64FC4064" w:rsidR="00814787" w:rsidRPr="00814787" w:rsidRDefault="00814787" w:rsidP="006045C3">
            <w:pPr>
              <w:rPr>
                <w:noProof/>
                <w14:ligatures w14:val="standardContextual"/>
              </w:rPr>
            </w:pPr>
            <w:r w:rsidRPr="00814787">
              <w:rPr>
                <w:noProof/>
                <w:shd w:val="clear" w:color="auto" w:fill="191919"/>
              </w:rPr>
              <w:drawing>
                <wp:inline distT="0" distB="0" distL="0" distR="0" wp14:anchorId="290C0D9A" wp14:editId="64F4C9F4">
                  <wp:extent cx="5756275" cy="1866485"/>
                  <wp:effectExtent l="0" t="0" r="0" b="635"/>
                  <wp:docPr id="142632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322778" name=""/>
                          <pic:cNvPicPr/>
                        </pic:nvPicPr>
                        <pic:blipFill>
                          <a:blip r:embed="rId18"/>
                          <a:stretch>
                            <a:fillRect/>
                          </a:stretch>
                        </pic:blipFill>
                        <pic:spPr>
                          <a:xfrm>
                            <a:off x="0" y="0"/>
                            <a:ext cx="5760184" cy="1867753"/>
                          </a:xfrm>
                          <a:prstGeom prst="rect">
                            <a:avLst/>
                          </a:prstGeom>
                        </pic:spPr>
                      </pic:pic>
                    </a:graphicData>
                  </a:graphic>
                </wp:inline>
              </w:drawing>
            </w:r>
            <w:r w:rsidRPr="00814787">
              <w:rPr>
                <w:noProof/>
                <w:shd w:val="clear" w:color="auto" w:fill="191919"/>
                <w14:ligatures w14:val="standardContextual"/>
              </w:rPr>
              <w:t xml:space="preserve"> </w:t>
            </w:r>
            <w:r w:rsidRPr="00814787">
              <w:rPr>
                <w:noProof/>
                <w:shd w:val="clear" w:color="auto" w:fill="191919"/>
              </w:rPr>
              <w:drawing>
                <wp:inline distT="0" distB="0" distL="0" distR="0" wp14:anchorId="338495D9" wp14:editId="42E3B647">
                  <wp:extent cx="5756744" cy="1866637"/>
                  <wp:effectExtent l="0" t="0" r="0" b="635"/>
                  <wp:docPr id="524895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95373" name=""/>
                          <pic:cNvPicPr/>
                        </pic:nvPicPr>
                        <pic:blipFill>
                          <a:blip r:embed="rId19"/>
                          <a:stretch>
                            <a:fillRect/>
                          </a:stretch>
                        </pic:blipFill>
                        <pic:spPr>
                          <a:xfrm>
                            <a:off x="0" y="0"/>
                            <a:ext cx="5756744" cy="1866637"/>
                          </a:xfrm>
                          <a:prstGeom prst="rect">
                            <a:avLst/>
                          </a:prstGeom>
                        </pic:spPr>
                      </pic:pic>
                    </a:graphicData>
                  </a:graphic>
                </wp:inline>
              </w:drawing>
            </w:r>
            <w:r w:rsidRPr="00814787">
              <w:rPr>
                <w:noProof/>
                <w14:ligatures w14:val="standardContextual"/>
              </w:rPr>
              <w:drawing>
                <wp:inline distT="0" distB="0" distL="0" distR="0" wp14:anchorId="0585BAE2" wp14:editId="50DB6E3A">
                  <wp:extent cx="5756275" cy="1866485"/>
                  <wp:effectExtent l="0" t="0" r="0" b="635"/>
                  <wp:docPr id="2054448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48467" name=""/>
                          <pic:cNvPicPr/>
                        </pic:nvPicPr>
                        <pic:blipFill>
                          <a:blip r:embed="rId20"/>
                          <a:stretch>
                            <a:fillRect/>
                          </a:stretch>
                        </pic:blipFill>
                        <pic:spPr>
                          <a:xfrm>
                            <a:off x="0" y="0"/>
                            <a:ext cx="5756849" cy="1866671"/>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p w14:paraId="313D83C2" w14:textId="3763D781"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21"/>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0D4B13DB"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sidRPr="00C447D2">
        <w:rPr>
          <w:rFonts w:ascii="Consolas" w:hAnsi="Consolas" w:cs="Consolas"/>
        </w:rPr>
        <w:t xml:space="preserve"> </w:t>
      </w:r>
      <w:r w:rsidR="005C4F08" w:rsidRPr="00C447D2">
        <w:rPr>
          <w:rFonts w:ascii="Consolas" w:hAnsi="Consolas" w:cs="Consolas"/>
        </w:rPr>
        <w:t>[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w:t>
      </w:r>
      <w:r w:rsidR="00335B21">
        <w:t xml:space="preserve">, </w:t>
      </w:r>
      <w:r w:rsidR="00335B21">
        <w:t xml:space="preserve">bandpass filtering of [0.008, 0.15] (conservative minimization of unwanted frequencies, assuming this does not impact task design frequencies),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7CAF8D7A"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w:t>
      </w:r>
      <w:r>
        <w:lastRenderedPageBreak/>
        <w:t xml:space="preserve">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lastRenderedPageBreak/>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0296C203"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060C398"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1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Therefore, this table allows a user to easily calculate the noise profile summary metric data, like that shown in Table 1.</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 xml:space="preserve">network_identifiability_cleaned.nii.gz, </w:t>
      </w:r>
      <w:r w:rsidRPr="00013791">
        <w:rPr>
          <w:u w:val="single"/>
        </w:rPr>
        <w:lastRenderedPageBreak/>
        <w:t>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3"/>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lastRenderedPageBreak/>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4"/>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5F446D75"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gives the data necessary for a user to calculate the noise profile summary metrics as given in the CICADA manuscript and detailed more in Table 1.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7777777" w:rsidR="001A5AAE" w:rsidRDefault="001A5AAE" w:rsidP="00496105">
            <w:pPr>
              <w:spacing w:line="480" w:lineRule="auto"/>
              <w:rPr>
                <w:rFonts w:ascii="Arial" w:hAnsi="Arial" w:cs="Arial"/>
                <w:sz w:val="18"/>
                <w:szCs w:val="18"/>
              </w:rPr>
            </w:pPr>
            <w:r w:rsidRPr="00383CE8">
              <w:rPr>
                <w:rFonts w:ascii="Arial" w:hAnsi="Arial" w:cs="Arial"/>
                <w:b/>
                <w:bCs/>
                <w:sz w:val="18"/>
                <w:szCs w:val="18"/>
              </w:rPr>
              <w:t>Table 1.</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lastRenderedPageBreak/>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lastRenderedPageBreak/>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50592"/>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E57A9"/>
    <w:rsid w:val="00107923"/>
    <w:rsid w:val="00116BA5"/>
    <w:rsid w:val="001171D3"/>
    <w:rsid w:val="00130AF9"/>
    <w:rsid w:val="00136B4C"/>
    <w:rsid w:val="00137177"/>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E1A16"/>
    <w:rsid w:val="001E1C5E"/>
    <w:rsid w:val="001E25AA"/>
    <w:rsid w:val="001E571C"/>
    <w:rsid w:val="001F04AC"/>
    <w:rsid w:val="001F2585"/>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C3986"/>
    <w:rsid w:val="002D11BE"/>
    <w:rsid w:val="002D2DC9"/>
    <w:rsid w:val="002D37CA"/>
    <w:rsid w:val="002E6799"/>
    <w:rsid w:val="00303A46"/>
    <w:rsid w:val="0031743B"/>
    <w:rsid w:val="00317FC7"/>
    <w:rsid w:val="003217F2"/>
    <w:rsid w:val="00321AF0"/>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402BB6"/>
    <w:rsid w:val="0040584F"/>
    <w:rsid w:val="00406140"/>
    <w:rsid w:val="00406716"/>
    <w:rsid w:val="00416994"/>
    <w:rsid w:val="00416C2B"/>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C1C9D"/>
    <w:rsid w:val="004C66EE"/>
    <w:rsid w:val="004C77F0"/>
    <w:rsid w:val="004D3CCD"/>
    <w:rsid w:val="004D4109"/>
    <w:rsid w:val="004D7ACC"/>
    <w:rsid w:val="004E2144"/>
    <w:rsid w:val="004E2E8A"/>
    <w:rsid w:val="004E3C9A"/>
    <w:rsid w:val="004E433E"/>
    <w:rsid w:val="004F3FF6"/>
    <w:rsid w:val="004F4583"/>
    <w:rsid w:val="005009A5"/>
    <w:rsid w:val="00505C08"/>
    <w:rsid w:val="0050772F"/>
    <w:rsid w:val="00511216"/>
    <w:rsid w:val="005152BA"/>
    <w:rsid w:val="00536556"/>
    <w:rsid w:val="00537FA7"/>
    <w:rsid w:val="00542CBC"/>
    <w:rsid w:val="00546A04"/>
    <w:rsid w:val="005472E7"/>
    <w:rsid w:val="00553189"/>
    <w:rsid w:val="005621F1"/>
    <w:rsid w:val="005630EB"/>
    <w:rsid w:val="00581EDA"/>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45C3"/>
    <w:rsid w:val="006053F2"/>
    <w:rsid w:val="0061436F"/>
    <w:rsid w:val="00616000"/>
    <w:rsid w:val="0062135B"/>
    <w:rsid w:val="00624CE1"/>
    <w:rsid w:val="0062591A"/>
    <w:rsid w:val="00627494"/>
    <w:rsid w:val="00634104"/>
    <w:rsid w:val="00640C85"/>
    <w:rsid w:val="00657DE9"/>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39C"/>
    <w:rsid w:val="00787523"/>
    <w:rsid w:val="007928BB"/>
    <w:rsid w:val="007A1A72"/>
    <w:rsid w:val="007A6062"/>
    <w:rsid w:val="007B0942"/>
    <w:rsid w:val="007B098A"/>
    <w:rsid w:val="007C5DE7"/>
    <w:rsid w:val="007D5C52"/>
    <w:rsid w:val="007F038C"/>
    <w:rsid w:val="00803537"/>
    <w:rsid w:val="00814787"/>
    <w:rsid w:val="0082068F"/>
    <w:rsid w:val="00827899"/>
    <w:rsid w:val="008305E4"/>
    <w:rsid w:val="00857B52"/>
    <w:rsid w:val="008708D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7DC"/>
    <w:rsid w:val="00B56846"/>
    <w:rsid w:val="00B56F74"/>
    <w:rsid w:val="00B677ED"/>
    <w:rsid w:val="00B75370"/>
    <w:rsid w:val="00B90C85"/>
    <w:rsid w:val="00B94E46"/>
    <w:rsid w:val="00B95E31"/>
    <w:rsid w:val="00BA01B7"/>
    <w:rsid w:val="00BA200A"/>
    <w:rsid w:val="00BA5D8F"/>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1C71"/>
    <w:rsid w:val="00CA4326"/>
    <w:rsid w:val="00CA4AF8"/>
    <w:rsid w:val="00CA54CE"/>
    <w:rsid w:val="00CB3D72"/>
    <w:rsid w:val="00CB6242"/>
    <w:rsid w:val="00CB643E"/>
    <w:rsid w:val="00CC75E3"/>
    <w:rsid w:val="00CD15F0"/>
    <w:rsid w:val="00CE02D3"/>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6737"/>
    <w:rsid w:val="00D716D2"/>
    <w:rsid w:val="00DA16BE"/>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6218"/>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8</Pages>
  <Words>11718</Words>
  <Characters>6679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7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33</cp:revision>
  <dcterms:created xsi:type="dcterms:W3CDTF">2024-07-19T22:59:00Z</dcterms:created>
  <dcterms:modified xsi:type="dcterms:W3CDTF">2025-05-06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